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F1FC5" w:rsidRPr="000F1FC5" w:rsidRDefault="000F1FC5">
      <w:pPr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fldChar w:fldCharType="begin">
          <w:fldData xml:space="preserve">dGl0bGU+PHNlY29uZGFyeS10aXRsZT5QaGFybWFjb2dlbm9taWNzPC9zZWNvbmRhcnktdGl0bGU+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</w:fldData>
        </w:fldChar>
      </w:r>
      <w:r w:rsidRPr="000F1FC5">
        <w:rPr>
          <w:rFonts w:ascii="Arial" w:hAnsi="Arial" w:cs="Arial"/>
          <w:sz w:val="18"/>
        </w:rPr>
        <w:instrText xml:space="preserve"> ADDIN EN.CITE </w:instrText>
      </w:r>
      <w:r w:rsidRPr="000F1FC5">
        <w:rPr>
          <w:rFonts w:ascii="Arial" w:hAnsi="Arial" w:cs="Arial"/>
          <w:sz w:val="18"/>
        </w:rPr>
        <w:fldChar w:fldCharType="begin">
          <w:fldData xml:space="preserve">PEVuZE5vdGU+PENpdGU+PEF1dGhvcj5MaW5nPC9BdXRob3I+PFllYXI+MjAyMDwvWWVhcj48UmVj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==
</w:fldData>
        </w:fldChar>
      </w:r>
      <w:r w:rsidRPr="000F1FC5">
        <w:rPr>
          <w:rFonts w:ascii="Arial" w:hAnsi="Arial" w:cs="Arial"/>
          <w:sz w:val="18"/>
        </w:rPr>
        <w:instrText xml:space="preserve"> ADDIN EN.CITE.DATA </w:instrText>
      </w:r>
      <w:r w:rsidRPr="000F1FC5">
        <w:rPr>
          <w:rFonts w:ascii="Arial" w:hAnsi="Arial" w:cs="Arial"/>
          <w:sz w:val="18"/>
        </w:rPr>
      </w:r>
      <w:r w:rsidRPr="000F1FC5">
        <w:rPr>
          <w:rFonts w:ascii="Arial" w:hAnsi="Arial" w:cs="Arial"/>
          <w:sz w:val="18"/>
        </w:rPr>
        <w:fldChar w:fldCharType="end"/>
      </w:r>
      <w:r w:rsidRPr="000F1FC5">
        <w:rPr>
          <w:rFonts w:ascii="Arial" w:hAnsi="Arial" w:cs="Arial"/>
          <w:sz w:val="18"/>
        </w:rPr>
        <w:fldChar w:fldCharType="begin">
          <w:fldData xml:space="preserve">a2V5d29yZD48a2V5d29yZD5BbnRpcmhldW1hdGljIEFnZW50cy8qYWR2ZXJzZSBlZmZlY3RzL21l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==
</w:fldData>
        </w:fldChar>
      </w:r>
      <w:r w:rsidRPr="000F1FC5">
        <w:rPr>
          <w:rFonts w:ascii="Arial" w:hAnsi="Arial" w:cs="Arial"/>
          <w:sz w:val="18"/>
        </w:rPr>
        <w:instrText xml:space="preserve"> ADDIN EN.CITE.DATA </w:instrText>
      </w:r>
      <w:r w:rsidRPr="000F1FC5">
        <w:rPr>
          <w:rFonts w:ascii="Arial" w:hAnsi="Arial" w:cs="Arial"/>
          <w:sz w:val="18"/>
        </w:rPr>
      </w:r>
      <w:r w:rsidRPr="000F1FC5">
        <w:rPr>
          <w:rFonts w:ascii="Arial" w:hAnsi="Arial" w:cs="Arial"/>
          <w:sz w:val="18"/>
        </w:rPr>
        <w:fldChar w:fldCharType="end"/>
      </w:r>
      <w:r w:rsidRPr="000F1FC5">
        <w:rPr>
          <w:rFonts w:ascii="Arial" w:hAnsi="Arial" w:cs="Arial"/>
          <w:sz w:val="18"/>
        </w:rPr>
        <w:fldChar w:fldCharType="begin">
          <w:fldData xml:space="preserve">dGl0bGU+PHNlY29uZGFyeS10aXRsZT5QaGFybWFjb2dlbm9taWNzPC9zZWNvbmRhcnktdGl0bGU+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</w:fldData>
        </w:fldChar>
      </w:r>
      <w:r w:rsidRPr="000F1FC5">
        <w:rPr>
          <w:rFonts w:ascii="Arial" w:hAnsi="Arial" w:cs="Arial"/>
          <w:sz w:val="18"/>
        </w:rPr>
        <w:instrText xml:space="preserve"> ADDIN EN.CITE.DATA </w:instrText>
      </w:r>
      <w:r w:rsidRPr="000F1FC5">
        <w:rPr>
          <w:rFonts w:ascii="Arial" w:hAnsi="Arial" w:cs="Arial"/>
          <w:sz w:val="18"/>
        </w:rPr>
      </w:r>
      <w:r w:rsidRPr="000F1FC5">
        <w:rPr>
          <w:rFonts w:ascii="Arial" w:hAnsi="Arial" w:cs="Arial"/>
          <w:sz w:val="18"/>
        </w:rPr>
        <w:fldChar w:fldCharType="end"/>
      </w:r>
      <w:r w:rsidRPr="000F1FC5">
        <w:rPr>
          <w:rFonts w:ascii="Arial" w:hAnsi="Arial" w:cs="Arial"/>
          <w:sz w:val="18"/>
        </w:rPr>
        <w:fldChar w:fldCharType="separate"/>
      </w:r>
      <w:r w:rsidRPr="000F1FC5">
        <w:rPr>
          <w:rFonts w:ascii="Arial" w:hAnsi="Arial" w:cs="Arial"/>
          <w:noProof/>
          <w:sz w:val="18"/>
        </w:rPr>
        <w:t>[1-27]</w:t>
      </w:r>
      <w:r w:rsidRPr="000F1FC5">
        <w:rPr>
          <w:rFonts w:ascii="Arial" w:hAnsi="Arial" w:cs="Arial"/>
          <w:sz w:val="18"/>
        </w:rPr>
        <w:fldChar w:fldCharType="end"/>
      </w:r>
    </w:p>
    <w:p w:rsidR="000F1FC5" w:rsidRPr="000F1FC5" w:rsidRDefault="000F1FC5">
      <w:pPr>
        <w:rPr>
          <w:rFonts w:ascii="Arial" w:hAnsi="Arial" w:cs="Arial"/>
          <w:sz w:val="18"/>
        </w:rPr>
      </w:pP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fldChar w:fldCharType="begin"/>
      </w:r>
      <w:r w:rsidRPr="000F1FC5">
        <w:rPr>
          <w:rFonts w:ascii="Arial" w:hAnsi="Arial" w:cs="Arial"/>
          <w:sz w:val="18"/>
        </w:rPr>
        <w:instrText xml:space="preserve"> ADDIN EN.REFLIST </w:instrText>
      </w:r>
      <w:r w:rsidRPr="000F1FC5">
        <w:rPr>
          <w:rFonts w:ascii="Arial" w:hAnsi="Arial" w:cs="Arial"/>
          <w:sz w:val="18"/>
        </w:rPr>
        <w:fldChar w:fldCharType="separate"/>
      </w:r>
      <w:r w:rsidRPr="000F1FC5">
        <w:rPr>
          <w:rFonts w:ascii="Arial" w:hAnsi="Arial" w:cs="Arial"/>
          <w:sz w:val="18"/>
        </w:rPr>
        <w:t>1.</w:t>
      </w:r>
      <w:r w:rsidRPr="000F1FC5">
        <w:rPr>
          <w:rFonts w:ascii="Arial" w:hAnsi="Arial" w:cs="Arial"/>
          <w:sz w:val="18"/>
        </w:rPr>
        <w:tab/>
        <w:t xml:space="preserve">Ling, S.F. and J. Bluett, </w:t>
      </w:r>
      <w:r w:rsidRPr="000F1FC5">
        <w:rPr>
          <w:rFonts w:ascii="Arial" w:hAnsi="Arial" w:cs="Arial"/>
          <w:i/>
          <w:sz w:val="18"/>
        </w:rPr>
        <w:t>Pharmacogenetics of methotrexate response in rheumatoid arthritis: an update.</w:t>
      </w:r>
      <w:r w:rsidRPr="000F1FC5">
        <w:rPr>
          <w:rFonts w:ascii="Arial" w:hAnsi="Arial" w:cs="Arial"/>
          <w:sz w:val="18"/>
        </w:rPr>
        <w:t xml:space="preserve"> Pharmacogenomics, 2020. </w:t>
      </w:r>
      <w:r w:rsidRPr="000F1FC5">
        <w:rPr>
          <w:rFonts w:ascii="Arial" w:hAnsi="Arial" w:cs="Arial"/>
          <w:b/>
          <w:sz w:val="18"/>
        </w:rPr>
        <w:t>21</w:t>
      </w:r>
      <w:r w:rsidRPr="000F1FC5">
        <w:rPr>
          <w:rFonts w:ascii="Arial" w:hAnsi="Arial" w:cs="Arial"/>
          <w:sz w:val="18"/>
        </w:rPr>
        <w:t>(1): p. 3-6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.</w:t>
      </w:r>
      <w:r w:rsidRPr="000F1FC5">
        <w:rPr>
          <w:rFonts w:ascii="Arial" w:hAnsi="Arial" w:cs="Arial"/>
          <w:sz w:val="18"/>
        </w:rPr>
        <w:tab/>
        <w:t xml:space="preserve">Onishi, A., et al., </w:t>
      </w:r>
      <w:r w:rsidRPr="000F1FC5">
        <w:rPr>
          <w:rFonts w:ascii="Arial" w:hAnsi="Arial" w:cs="Arial"/>
          <w:i/>
          <w:sz w:val="18"/>
        </w:rPr>
        <w:t>Genetic and clinical prediction models for the efficacy and hepatotoxicity of methotrexate in patients with rheumatoid arthritis: a multicenter cohort study.</w:t>
      </w:r>
      <w:r w:rsidRPr="000F1FC5">
        <w:rPr>
          <w:rFonts w:ascii="Arial" w:hAnsi="Arial" w:cs="Arial"/>
          <w:sz w:val="18"/>
        </w:rPr>
        <w:t xml:space="preserve"> Pharmacogenomics J, 2019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3.</w:t>
      </w:r>
      <w:r w:rsidRPr="000F1FC5">
        <w:rPr>
          <w:rFonts w:ascii="Arial" w:hAnsi="Arial" w:cs="Arial"/>
          <w:sz w:val="18"/>
        </w:rPr>
        <w:tab/>
        <w:t xml:space="preserve">Muralidharan, N., et al., </w:t>
      </w:r>
      <w:r w:rsidRPr="000F1FC5">
        <w:rPr>
          <w:rFonts w:ascii="Arial" w:hAnsi="Arial" w:cs="Arial"/>
          <w:i/>
          <w:sz w:val="18"/>
        </w:rPr>
        <w:t>Folyl polyglutamate synthethase (FPGS) gene polymorphisms may influence methotrexate adverse events in South Indian Tamil Rheumatoid Arthritis patients.</w:t>
      </w:r>
      <w:r w:rsidRPr="000F1FC5">
        <w:rPr>
          <w:rFonts w:ascii="Arial" w:hAnsi="Arial" w:cs="Arial"/>
          <w:sz w:val="18"/>
        </w:rPr>
        <w:t xml:space="preserve"> Pharmacogenomics J, 2019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4.</w:t>
      </w:r>
      <w:r w:rsidRPr="000F1FC5">
        <w:rPr>
          <w:rFonts w:ascii="Arial" w:hAnsi="Arial" w:cs="Arial"/>
          <w:sz w:val="18"/>
        </w:rPr>
        <w:tab/>
        <w:t xml:space="preserve">Luxembourger, C., et al., </w:t>
      </w:r>
      <w:r w:rsidRPr="000F1FC5">
        <w:rPr>
          <w:rFonts w:ascii="Arial" w:hAnsi="Arial" w:cs="Arial"/>
          <w:i/>
          <w:sz w:val="18"/>
        </w:rPr>
        <w:t>A single nucleotide polymorphism of IL6-receptor is associated with response to tocilizumab in rheumatoid arthritis patients.</w:t>
      </w:r>
      <w:r w:rsidRPr="000F1FC5">
        <w:rPr>
          <w:rFonts w:ascii="Arial" w:hAnsi="Arial" w:cs="Arial"/>
          <w:sz w:val="18"/>
        </w:rPr>
        <w:t xml:space="preserve"> Pharmacogenomics J, 2019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4): p. 368-374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5.</w:t>
      </w:r>
      <w:r w:rsidRPr="000F1FC5">
        <w:rPr>
          <w:rFonts w:ascii="Arial" w:hAnsi="Arial" w:cs="Arial"/>
          <w:sz w:val="18"/>
        </w:rPr>
        <w:tab/>
        <w:t xml:space="preserve">Ling, S.F., et al., </w:t>
      </w:r>
      <w:r w:rsidRPr="000F1FC5">
        <w:rPr>
          <w:rFonts w:ascii="Arial" w:hAnsi="Arial" w:cs="Arial"/>
          <w:i/>
          <w:sz w:val="18"/>
        </w:rPr>
        <w:t>Proteomic analysis to define predictors of treatment response to adalimumab or methotrexate in rheumatoid arthritis patients.</w:t>
      </w:r>
      <w:r w:rsidRPr="000F1FC5">
        <w:rPr>
          <w:rFonts w:ascii="Arial" w:hAnsi="Arial" w:cs="Arial"/>
          <w:sz w:val="18"/>
        </w:rPr>
        <w:t xml:space="preserve"> Pharmacogenomics J, 2019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6.</w:t>
      </w:r>
      <w:r w:rsidRPr="000F1FC5">
        <w:rPr>
          <w:rFonts w:ascii="Arial" w:hAnsi="Arial" w:cs="Arial"/>
          <w:sz w:val="18"/>
        </w:rPr>
        <w:tab/>
        <w:t xml:space="preserve">Jekic, B., N. Maksimovic, and T. Damnjanovic, </w:t>
      </w:r>
      <w:r w:rsidRPr="000F1FC5">
        <w:rPr>
          <w:rFonts w:ascii="Arial" w:hAnsi="Arial" w:cs="Arial"/>
          <w:i/>
          <w:sz w:val="18"/>
        </w:rPr>
        <w:t>Methotrexate pharmacogenetics in the treatment of rheumatoid arthritis.</w:t>
      </w:r>
      <w:r w:rsidRPr="000F1FC5">
        <w:rPr>
          <w:rFonts w:ascii="Arial" w:hAnsi="Arial" w:cs="Arial"/>
          <w:sz w:val="18"/>
        </w:rPr>
        <w:t xml:space="preserve"> Pharmacogenomics, 2019. </w:t>
      </w:r>
      <w:r w:rsidRPr="000F1FC5">
        <w:rPr>
          <w:rFonts w:ascii="Arial" w:hAnsi="Arial" w:cs="Arial"/>
          <w:b/>
          <w:sz w:val="18"/>
        </w:rPr>
        <w:t>20</w:t>
      </w:r>
      <w:r w:rsidRPr="000F1FC5">
        <w:rPr>
          <w:rFonts w:ascii="Arial" w:hAnsi="Arial" w:cs="Arial"/>
          <w:sz w:val="18"/>
        </w:rPr>
        <w:t>(17): p. 1235-1245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7.</w:t>
      </w:r>
      <w:r w:rsidRPr="000F1FC5">
        <w:rPr>
          <w:rFonts w:ascii="Arial" w:hAnsi="Arial" w:cs="Arial"/>
          <w:sz w:val="18"/>
        </w:rPr>
        <w:tab/>
        <w:t xml:space="preserve">He, X., et al., </w:t>
      </w:r>
      <w:r w:rsidRPr="000F1FC5">
        <w:rPr>
          <w:rFonts w:ascii="Arial" w:hAnsi="Arial" w:cs="Arial"/>
          <w:i/>
          <w:sz w:val="18"/>
        </w:rPr>
        <w:t>Association between ABCB1 C3435T polymorphism and methotrexate treatment outcomes in rheumatoid arthritis patients: a meta-analysis.</w:t>
      </w:r>
      <w:r w:rsidRPr="000F1FC5">
        <w:rPr>
          <w:rFonts w:ascii="Arial" w:hAnsi="Arial" w:cs="Arial"/>
          <w:sz w:val="18"/>
        </w:rPr>
        <w:t xml:space="preserve"> Pharmacogenomics, 2019. </w:t>
      </w:r>
      <w:r w:rsidRPr="000F1FC5">
        <w:rPr>
          <w:rFonts w:ascii="Arial" w:hAnsi="Arial" w:cs="Arial"/>
          <w:b/>
          <w:sz w:val="18"/>
        </w:rPr>
        <w:t>20</w:t>
      </w:r>
      <w:r w:rsidRPr="000F1FC5">
        <w:rPr>
          <w:rFonts w:ascii="Arial" w:hAnsi="Arial" w:cs="Arial"/>
          <w:sz w:val="18"/>
        </w:rPr>
        <w:t>(5): p. 381-392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8.</w:t>
      </w:r>
      <w:r w:rsidRPr="000F1FC5">
        <w:rPr>
          <w:rFonts w:ascii="Arial" w:hAnsi="Arial" w:cs="Arial"/>
          <w:sz w:val="18"/>
        </w:rPr>
        <w:tab/>
        <w:t xml:space="preserve">Eektimmerman, F., et al., </w:t>
      </w:r>
      <w:r w:rsidRPr="000F1FC5">
        <w:rPr>
          <w:rFonts w:ascii="Arial" w:hAnsi="Arial" w:cs="Arial"/>
          <w:i/>
          <w:sz w:val="18"/>
        </w:rPr>
        <w:t>Predictive genetic biomarkers for the efficacy of methotrexate in rheumatoid arthritis: a systematic review.</w:t>
      </w:r>
      <w:r w:rsidRPr="000F1FC5">
        <w:rPr>
          <w:rFonts w:ascii="Arial" w:hAnsi="Arial" w:cs="Arial"/>
          <w:sz w:val="18"/>
        </w:rPr>
        <w:t xml:space="preserve"> Pharmacogenomics J, 2019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9.</w:t>
      </w:r>
      <w:r w:rsidRPr="000F1FC5">
        <w:rPr>
          <w:rFonts w:ascii="Arial" w:hAnsi="Arial" w:cs="Arial"/>
          <w:sz w:val="18"/>
        </w:rPr>
        <w:tab/>
        <w:t xml:space="preserve">Eektimmerman, F., et al., </w:t>
      </w:r>
      <w:r w:rsidRPr="000F1FC5">
        <w:rPr>
          <w:rFonts w:ascii="Arial" w:hAnsi="Arial" w:cs="Arial"/>
          <w:i/>
          <w:sz w:val="18"/>
        </w:rPr>
        <w:t>Validation of a clinical pharmacogenetic model to predict methotrexate nonresponse in rheumatoid arthritis patients.</w:t>
      </w:r>
      <w:r w:rsidRPr="000F1FC5">
        <w:rPr>
          <w:rFonts w:ascii="Arial" w:hAnsi="Arial" w:cs="Arial"/>
          <w:sz w:val="18"/>
        </w:rPr>
        <w:t xml:space="preserve"> Pharmacogenomics, 2019. </w:t>
      </w:r>
      <w:r w:rsidRPr="000F1FC5">
        <w:rPr>
          <w:rFonts w:ascii="Arial" w:hAnsi="Arial" w:cs="Arial"/>
          <w:b/>
          <w:sz w:val="18"/>
        </w:rPr>
        <w:t>20</w:t>
      </w:r>
      <w:r w:rsidRPr="000F1FC5">
        <w:rPr>
          <w:rFonts w:ascii="Arial" w:hAnsi="Arial" w:cs="Arial"/>
          <w:sz w:val="18"/>
        </w:rPr>
        <w:t>(2): p. 85-93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0.</w:t>
      </w:r>
      <w:r w:rsidRPr="000F1FC5">
        <w:rPr>
          <w:rFonts w:ascii="Arial" w:hAnsi="Arial" w:cs="Arial"/>
          <w:sz w:val="18"/>
        </w:rPr>
        <w:tab/>
        <w:t xml:space="preserve">Canet, L.M., et al., </w:t>
      </w:r>
      <w:r w:rsidRPr="000F1FC5">
        <w:rPr>
          <w:rFonts w:ascii="Arial" w:hAnsi="Arial" w:cs="Arial"/>
          <w:i/>
          <w:sz w:val="18"/>
        </w:rPr>
        <w:t>Polymorphisms at phase I-metabolizing enzyme and hormone receptor loci influence the response to anti-TNF therapy in rheumatoid arthritis patients.</w:t>
      </w:r>
      <w:r w:rsidRPr="000F1FC5">
        <w:rPr>
          <w:rFonts w:ascii="Arial" w:hAnsi="Arial" w:cs="Arial"/>
          <w:sz w:val="18"/>
        </w:rPr>
        <w:t xml:space="preserve"> Pharmacogenomics J, 2019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1): p. 83-96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1.</w:t>
      </w:r>
      <w:r w:rsidRPr="000F1FC5">
        <w:rPr>
          <w:rFonts w:ascii="Arial" w:hAnsi="Arial" w:cs="Arial"/>
          <w:sz w:val="18"/>
        </w:rPr>
        <w:tab/>
        <w:t xml:space="preserve">Canet, L.M., et al., </w:t>
      </w:r>
      <w:r w:rsidRPr="000F1FC5">
        <w:rPr>
          <w:rFonts w:ascii="Arial" w:hAnsi="Arial" w:cs="Arial"/>
          <w:i/>
          <w:sz w:val="18"/>
        </w:rPr>
        <w:t>Correction: Polymorphisms at phase I-metabolizing enzyme and hormone receptor loci influence the response to anti-TNF therapy in rheumatoid arthritis patients.</w:t>
      </w:r>
      <w:r w:rsidRPr="000F1FC5">
        <w:rPr>
          <w:rFonts w:ascii="Arial" w:hAnsi="Arial" w:cs="Arial"/>
          <w:sz w:val="18"/>
        </w:rPr>
        <w:t xml:space="preserve"> Pharmacogenomics J, 2019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6): p. 582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2.</w:t>
      </w:r>
      <w:r w:rsidRPr="000F1FC5">
        <w:rPr>
          <w:rFonts w:ascii="Arial" w:hAnsi="Arial" w:cs="Arial"/>
          <w:sz w:val="18"/>
        </w:rPr>
        <w:tab/>
        <w:t xml:space="preserve">Xiao, W., et al., </w:t>
      </w:r>
      <w:r w:rsidRPr="000F1FC5">
        <w:rPr>
          <w:rFonts w:ascii="Arial" w:hAnsi="Arial" w:cs="Arial"/>
          <w:i/>
          <w:sz w:val="18"/>
        </w:rPr>
        <w:t>Genetic predictors of efficacy and toxicity of iguratimod in patients with rheumatoid arthritis.</w:t>
      </w:r>
      <w:r w:rsidRPr="000F1FC5">
        <w:rPr>
          <w:rFonts w:ascii="Arial" w:hAnsi="Arial" w:cs="Arial"/>
          <w:sz w:val="18"/>
        </w:rPr>
        <w:t xml:space="preserve"> Pharmacogenomics, 2018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5): p. 383-392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3.</w:t>
      </w:r>
      <w:r w:rsidRPr="000F1FC5">
        <w:rPr>
          <w:rFonts w:ascii="Arial" w:hAnsi="Arial" w:cs="Arial"/>
          <w:sz w:val="18"/>
        </w:rPr>
        <w:tab/>
        <w:t xml:space="preserve">Taylor, J.C., et al., </w:t>
      </w:r>
      <w:r w:rsidRPr="000F1FC5">
        <w:rPr>
          <w:rFonts w:ascii="Arial" w:hAnsi="Arial" w:cs="Arial"/>
          <w:i/>
          <w:sz w:val="18"/>
        </w:rPr>
        <w:t>Genome-wide association study of response to methotrexate in early rheumatoid arthritis patients.</w:t>
      </w:r>
      <w:r w:rsidRPr="000F1FC5">
        <w:rPr>
          <w:rFonts w:ascii="Arial" w:hAnsi="Arial" w:cs="Arial"/>
          <w:sz w:val="18"/>
        </w:rPr>
        <w:t xml:space="preserve"> Pharmacogenomics J, 2018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4): p. 528-538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4.</w:t>
      </w:r>
      <w:r w:rsidRPr="000F1FC5">
        <w:rPr>
          <w:rFonts w:ascii="Arial" w:hAnsi="Arial" w:cs="Arial"/>
          <w:sz w:val="18"/>
        </w:rPr>
        <w:tab/>
        <w:t xml:space="preserve">Soukup, T., et al., </w:t>
      </w:r>
      <w:r w:rsidRPr="000F1FC5">
        <w:rPr>
          <w:rFonts w:ascii="Arial" w:hAnsi="Arial" w:cs="Arial"/>
          <w:i/>
          <w:sz w:val="18"/>
        </w:rPr>
        <w:t>Are haplotypes in a single methotrexate pathway more predictive for response in rheumatoid arthritis than in different pathways?</w:t>
      </w:r>
      <w:r w:rsidRPr="000F1FC5">
        <w:rPr>
          <w:rFonts w:ascii="Arial" w:hAnsi="Arial" w:cs="Arial"/>
          <w:sz w:val="18"/>
        </w:rPr>
        <w:t xml:space="preserve"> Pharmacogenomics, 2018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5): p. 379-381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5.</w:t>
      </w:r>
      <w:r w:rsidRPr="000F1FC5">
        <w:rPr>
          <w:rFonts w:ascii="Arial" w:hAnsi="Arial" w:cs="Arial"/>
          <w:sz w:val="18"/>
        </w:rPr>
        <w:tab/>
        <w:t xml:space="preserve">Sode, J., et al., </w:t>
      </w:r>
      <w:r w:rsidRPr="000F1FC5">
        <w:rPr>
          <w:rFonts w:ascii="Arial" w:hAnsi="Arial" w:cs="Arial"/>
          <w:i/>
          <w:sz w:val="18"/>
        </w:rPr>
        <w:t>Confirmation of an IRAK3 polymorphism as a genetic marker predicting response to anti-TNF treatment in rheumatoid arthritis.</w:t>
      </w:r>
      <w:r w:rsidRPr="000F1FC5">
        <w:rPr>
          <w:rFonts w:ascii="Arial" w:hAnsi="Arial" w:cs="Arial"/>
          <w:sz w:val="18"/>
        </w:rPr>
        <w:t xml:space="preserve"> Pharmacogenomics J, 2018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1): p. 81-86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6.</w:t>
      </w:r>
      <w:r w:rsidRPr="000F1FC5">
        <w:rPr>
          <w:rFonts w:ascii="Arial" w:hAnsi="Arial" w:cs="Arial"/>
          <w:sz w:val="18"/>
        </w:rPr>
        <w:tab/>
        <w:t xml:space="preserve">Massey, J., et al., </w:t>
      </w:r>
      <w:r w:rsidRPr="000F1FC5">
        <w:rPr>
          <w:rFonts w:ascii="Arial" w:hAnsi="Arial" w:cs="Arial"/>
          <w:i/>
          <w:sz w:val="18"/>
        </w:rPr>
        <w:t>Genome-wide association study of response to tumour necrosis factor inhibitor therapy in rheumatoid arthritis.</w:t>
      </w:r>
      <w:r w:rsidRPr="000F1FC5">
        <w:rPr>
          <w:rFonts w:ascii="Arial" w:hAnsi="Arial" w:cs="Arial"/>
          <w:sz w:val="18"/>
        </w:rPr>
        <w:t xml:space="preserve"> Pharmacogenomics J, 2018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5): p. 657-664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7.</w:t>
      </w:r>
      <w:r w:rsidRPr="000F1FC5">
        <w:rPr>
          <w:rFonts w:ascii="Arial" w:hAnsi="Arial" w:cs="Arial"/>
          <w:sz w:val="18"/>
        </w:rPr>
        <w:tab/>
        <w:t xml:space="preserve">Maldonado-Montoro, M., et al., </w:t>
      </w:r>
      <w:r w:rsidRPr="000F1FC5">
        <w:rPr>
          <w:rFonts w:ascii="Arial" w:hAnsi="Arial" w:cs="Arial"/>
          <w:i/>
          <w:sz w:val="18"/>
        </w:rPr>
        <w:t>Influence of IL6R gene polymorphisms in the effectiveness to treatment with tocilizumab in rheumatoid arthritis.</w:t>
      </w:r>
      <w:r w:rsidRPr="000F1FC5">
        <w:rPr>
          <w:rFonts w:ascii="Arial" w:hAnsi="Arial" w:cs="Arial"/>
          <w:sz w:val="18"/>
        </w:rPr>
        <w:t xml:space="preserve"> Pharmacogenomics J, 2018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1): p. 167-172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8.</w:t>
      </w:r>
      <w:r w:rsidRPr="000F1FC5">
        <w:rPr>
          <w:rFonts w:ascii="Arial" w:hAnsi="Arial" w:cs="Arial"/>
          <w:sz w:val="18"/>
        </w:rPr>
        <w:tab/>
        <w:t xml:space="preserve">Lopez-Rodriguez, R., et al., </w:t>
      </w:r>
      <w:r w:rsidRPr="000F1FC5">
        <w:rPr>
          <w:rFonts w:ascii="Arial" w:hAnsi="Arial" w:cs="Arial"/>
          <w:i/>
          <w:sz w:val="18"/>
        </w:rPr>
        <w:t>Evaluation of a clinical pharmacogenetics model to predict methotrexate response in patients with rheumatoid arthritis.</w:t>
      </w:r>
      <w:r w:rsidRPr="000F1FC5">
        <w:rPr>
          <w:rFonts w:ascii="Arial" w:hAnsi="Arial" w:cs="Arial"/>
          <w:sz w:val="18"/>
        </w:rPr>
        <w:t xml:space="preserve"> Pharmacogenomics J, 2018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4): p. 539-545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19.</w:t>
      </w:r>
      <w:r w:rsidRPr="000F1FC5">
        <w:rPr>
          <w:rFonts w:ascii="Arial" w:hAnsi="Arial" w:cs="Arial"/>
          <w:sz w:val="18"/>
        </w:rPr>
        <w:tab/>
        <w:t xml:space="preserve">Eektimmerman, F., et al., </w:t>
      </w:r>
      <w:r w:rsidRPr="000F1FC5">
        <w:rPr>
          <w:rFonts w:ascii="Arial" w:hAnsi="Arial" w:cs="Arial"/>
          <w:i/>
          <w:sz w:val="18"/>
        </w:rPr>
        <w:t>SLC04A1, SLC22A2 and SLC28A2 variants not related to methotrexate efficacy or toxicity in rheumatoid arthritis patients.</w:t>
      </w:r>
      <w:r w:rsidRPr="000F1FC5">
        <w:rPr>
          <w:rFonts w:ascii="Arial" w:hAnsi="Arial" w:cs="Arial"/>
          <w:sz w:val="18"/>
        </w:rPr>
        <w:t xml:space="preserve"> Pharmacogenomics, 2018. </w:t>
      </w:r>
      <w:r w:rsidRPr="000F1FC5">
        <w:rPr>
          <w:rFonts w:ascii="Arial" w:hAnsi="Arial" w:cs="Arial"/>
          <w:b/>
          <w:sz w:val="18"/>
        </w:rPr>
        <w:t>19</w:t>
      </w:r>
      <w:r w:rsidRPr="000F1FC5">
        <w:rPr>
          <w:rFonts w:ascii="Arial" w:hAnsi="Arial" w:cs="Arial"/>
          <w:sz w:val="18"/>
        </w:rPr>
        <w:t>(7): p. 613-619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0.</w:t>
      </w:r>
      <w:r w:rsidRPr="000F1FC5">
        <w:rPr>
          <w:rFonts w:ascii="Arial" w:hAnsi="Arial" w:cs="Arial"/>
          <w:sz w:val="18"/>
        </w:rPr>
        <w:tab/>
        <w:t xml:space="preserve">Sun, Y., et al., </w:t>
      </w:r>
      <w:r w:rsidRPr="000F1FC5">
        <w:rPr>
          <w:rFonts w:ascii="Arial" w:hAnsi="Arial" w:cs="Arial"/>
          <w:i/>
          <w:sz w:val="18"/>
        </w:rPr>
        <w:t>Association of Fcgamma receptor type 2A and 3A genotypes with rheumatoid arthritis in Chinese population.</w:t>
      </w:r>
      <w:r w:rsidRPr="000F1FC5">
        <w:rPr>
          <w:rFonts w:ascii="Arial" w:hAnsi="Arial" w:cs="Arial"/>
          <w:sz w:val="18"/>
        </w:rPr>
        <w:t xml:space="preserve"> Pharmacogenomics, 2017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3): p. 255-264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1.</w:t>
      </w:r>
      <w:r w:rsidRPr="000F1FC5">
        <w:rPr>
          <w:rFonts w:ascii="Arial" w:hAnsi="Arial" w:cs="Arial"/>
          <w:sz w:val="18"/>
        </w:rPr>
        <w:tab/>
        <w:t xml:space="preserve">Song, Q.Q., et al., </w:t>
      </w:r>
      <w:r w:rsidRPr="000F1FC5">
        <w:rPr>
          <w:rFonts w:ascii="Arial" w:hAnsi="Arial" w:cs="Arial"/>
          <w:i/>
          <w:sz w:val="18"/>
        </w:rPr>
        <w:t>Genetic variation in the glucocorticoid pathway involved in interindividual differences in the glucocorticoid treatment.</w:t>
      </w:r>
      <w:r w:rsidRPr="000F1FC5">
        <w:rPr>
          <w:rFonts w:ascii="Arial" w:hAnsi="Arial" w:cs="Arial"/>
          <w:sz w:val="18"/>
        </w:rPr>
        <w:t xml:space="preserve"> Pharmacogenomics, 2017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3): p. 293-316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2.</w:t>
      </w:r>
      <w:r w:rsidRPr="000F1FC5">
        <w:rPr>
          <w:rFonts w:ascii="Arial" w:hAnsi="Arial" w:cs="Arial"/>
          <w:sz w:val="18"/>
        </w:rPr>
        <w:tab/>
        <w:t xml:space="preserve">Nair, N., A.G. Wilson, and A. Barton, </w:t>
      </w:r>
      <w:r w:rsidRPr="000F1FC5">
        <w:rPr>
          <w:rFonts w:ascii="Arial" w:hAnsi="Arial" w:cs="Arial"/>
          <w:i/>
          <w:sz w:val="18"/>
        </w:rPr>
        <w:t>DNA methylation as a marker of response in rheumatoid arthritis.</w:t>
      </w:r>
      <w:r w:rsidRPr="000F1FC5">
        <w:rPr>
          <w:rFonts w:ascii="Arial" w:hAnsi="Arial" w:cs="Arial"/>
          <w:sz w:val="18"/>
        </w:rPr>
        <w:t xml:space="preserve"> Pharmacogenomics, 2017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14): p. 1323-1332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3.</w:t>
      </w:r>
      <w:r w:rsidRPr="000F1FC5">
        <w:rPr>
          <w:rFonts w:ascii="Arial" w:hAnsi="Arial" w:cs="Arial"/>
          <w:sz w:val="18"/>
        </w:rPr>
        <w:tab/>
        <w:t xml:space="preserve">Mendrinou, E., et al., </w:t>
      </w:r>
      <w:r w:rsidRPr="000F1FC5">
        <w:rPr>
          <w:rFonts w:ascii="Arial" w:hAnsi="Arial" w:cs="Arial"/>
          <w:i/>
          <w:sz w:val="18"/>
        </w:rPr>
        <w:t>FCGR3A-V158F polymorphism is a disease-specific pharmacogenetic marker for the treatment of psoriasis with Fc-containing TNFalpha inhibitors.</w:t>
      </w:r>
      <w:r w:rsidRPr="000F1FC5">
        <w:rPr>
          <w:rFonts w:ascii="Arial" w:hAnsi="Arial" w:cs="Arial"/>
          <w:sz w:val="18"/>
        </w:rPr>
        <w:t xml:space="preserve"> Pharmacogenomics J, 2017. </w:t>
      </w:r>
      <w:r w:rsidRPr="000F1FC5">
        <w:rPr>
          <w:rFonts w:ascii="Arial" w:hAnsi="Arial" w:cs="Arial"/>
          <w:b/>
          <w:sz w:val="18"/>
        </w:rPr>
        <w:t>17</w:t>
      </w:r>
      <w:r w:rsidRPr="000F1FC5">
        <w:rPr>
          <w:rFonts w:ascii="Arial" w:hAnsi="Arial" w:cs="Arial"/>
          <w:sz w:val="18"/>
        </w:rPr>
        <w:t>(3): p. 237-241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4.</w:t>
      </w:r>
      <w:r w:rsidRPr="000F1FC5">
        <w:rPr>
          <w:rFonts w:ascii="Arial" w:hAnsi="Arial" w:cs="Arial"/>
          <w:sz w:val="18"/>
        </w:rPr>
        <w:tab/>
        <w:t xml:space="preserve">Jenko, B., et al., </w:t>
      </w:r>
      <w:r w:rsidRPr="000F1FC5">
        <w:rPr>
          <w:rFonts w:ascii="Arial" w:hAnsi="Arial" w:cs="Arial"/>
          <w:i/>
          <w:sz w:val="18"/>
        </w:rPr>
        <w:t>Clinical-pharmacogenetic predictive models for MTX discontinuation due to adverse events in rheumatoid arthritis.</w:t>
      </w:r>
      <w:r w:rsidRPr="000F1FC5">
        <w:rPr>
          <w:rFonts w:ascii="Arial" w:hAnsi="Arial" w:cs="Arial"/>
          <w:sz w:val="18"/>
        </w:rPr>
        <w:t xml:space="preserve"> Pharmacogenomics J, 2017. </w:t>
      </w:r>
      <w:r w:rsidRPr="000F1FC5">
        <w:rPr>
          <w:rFonts w:ascii="Arial" w:hAnsi="Arial" w:cs="Arial"/>
          <w:b/>
          <w:sz w:val="18"/>
        </w:rPr>
        <w:t>17</w:t>
      </w:r>
      <w:r w:rsidRPr="000F1FC5">
        <w:rPr>
          <w:rFonts w:ascii="Arial" w:hAnsi="Arial" w:cs="Arial"/>
          <w:sz w:val="18"/>
        </w:rPr>
        <w:t>(5): p. 412-418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5.</w:t>
      </w:r>
      <w:r w:rsidRPr="000F1FC5">
        <w:rPr>
          <w:rFonts w:ascii="Arial" w:hAnsi="Arial" w:cs="Arial"/>
          <w:sz w:val="18"/>
        </w:rPr>
        <w:tab/>
        <w:t xml:space="preserve">Eektimmerman, F., et al., </w:t>
      </w:r>
      <w:r w:rsidRPr="000F1FC5">
        <w:rPr>
          <w:rFonts w:ascii="Arial" w:hAnsi="Arial" w:cs="Arial"/>
          <w:i/>
          <w:sz w:val="18"/>
        </w:rPr>
        <w:t>Pathway analysis to identify genetic variants associated with efficacy of adalimumab in rheumatoid arthritis.</w:t>
      </w:r>
      <w:r w:rsidRPr="000F1FC5">
        <w:rPr>
          <w:rFonts w:ascii="Arial" w:hAnsi="Arial" w:cs="Arial"/>
          <w:sz w:val="18"/>
        </w:rPr>
        <w:t xml:space="preserve"> Pharmacogenomics, 2017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10): p. 945-953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6.</w:t>
      </w:r>
      <w:r w:rsidRPr="000F1FC5">
        <w:rPr>
          <w:rFonts w:ascii="Arial" w:hAnsi="Arial" w:cs="Arial"/>
          <w:sz w:val="18"/>
        </w:rPr>
        <w:tab/>
        <w:t xml:space="preserve">Chen, Y., et al., </w:t>
      </w:r>
      <w:r w:rsidRPr="000F1FC5">
        <w:rPr>
          <w:rFonts w:ascii="Arial" w:hAnsi="Arial" w:cs="Arial"/>
          <w:i/>
          <w:sz w:val="18"/>
        </w:rPr>
        <w:t>Are gene polymorphisms related to treatment outcomes of methotrexate in patients with rheumatoid arthritis? A systematic review and meta-analysis.</w:t>
      </w:r>
      <w:r w:rsidRPr="000F1FC5">
        <w:rPr>
          <w:rFonts w:ascii="Arial" w:hAnsi="Arial" w:cs="Arial"/>
          <w:sz w:val="18"/>
        </w:rPr>
        <w:t xml:space="preserve"> Pharmacogenomics, 2017. </w:t>
      </w:r>
      <w:r w:rsidRPr="000F1FC5">
        <w:rPr>
          <w:rFonts w:ascii="Arial" w:hAnsi="Arial" w:cs="Arial"/>
          <w:b/>
          <w:sz w:val="18"/>
        </w:rPr>
        <w:t>18</w:t>
      </w:r>
      <w:r w:rsidRPr="000F1FC5">
        <w:rPr>
          <w:rFonts w:ascii="Arial" w:hAnsi="Arial" w:cs="Arial"/>
          <w:sz w:val="18"/>
        </w:rPr>
        <w:t>(2): p. 175-195.</w:t>
      </w:r>
    </w:p>
    <w:p w:rsidR="000F1FC5" w:rsidRPr="000F1FC5" w:rsidRDefault="000F1FC5" w:rsidP="000F1FC5">
      <w:pPr>
        <w:pStyle w:val="EndNoteBibliography"/>
        <w:ind w:left="720" w:hanging="720"/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t>27.</w:t>
      </w:r>
      <w:r w:rsidRPr="000F1FC5">
        <w:rPr>
          <w:rFonts w:ascii="Arial" w:hAnsi="Arial" w:cs="Arial"/>
          <w:sz w:val="18"/>
        </w:rPr>
        <w:tab/>
        <w:t xml:space="preserve">Bek, S., et al., </w:t>
      </w:r>
      <w:r w:rsidRPr="000F1FC5">
        <w:rPr>
          <w:rFonts w:ascii="Arial" w:hAnsi="Arial" w:cs="Arial"/>
          <w:i/>
          <w:sz w:val="18"/>
        </w:rPr>
        <w:t>Systematic review and meta-analysis: pharmacogenetics of anti-TNF treatment response in rheumatoid arthritis.</w:t>
      </w:r>
      <w:r w:rsidRPr="000F1FC5">
        <w:rPr>
          <w:rFonts w:ascii="Arial" w:hAnsi="Arial" w:cs="Arial"/>
          <w:sz w:val="18"/>
        </w:rPr>
        <w:t xml:space="preserve"> Pharmacogenomics J, 2017. </w:t>
      </w:r>
      <w:r w:rsidRPr="000F1FC5">
        <w:rPr>
          <w:rFonts w:ascii="Arial" w:hAnsi="Arial" w:cs="Arial"/>
          <w:b/>
          <w:sz w:val="18"/>
        </w:rPr>
        <w:t>17</w:t>
      </w:r>
      <w:r w:rsidRPr="000F1FC5">
        <w:rPr>
          <w:rFonts w:ascii="Arial" w:hAnsi="Arial" w:cs="Arial"/>
          <w:sz w:val="18"/>
        </w:rPr>
        <w:t>(5): p. 403-411.</w:t>
      </w:r>
    </w:p>
    <w:p w:rsidR="00137EDA" w:rsidRPr="000F1FC5" w:rsidRDefault="000F1FC5">
      <w:pPr>
        <w:rPr>
          <w:rFonts w:ascii="Arial" w:hAnsi="Arial" w:cs="Arial"/>
          <w:sz w:val="18"/>
        </w:rPr>
      </w:pPr>
      <w:r w:rsidRPr="000F1FC5">
        <w:rPr>
          <w:rFonts w:ascii="Arial" w:hAnsi="Arial" w:cs="Arial"/>
          <w:sz w:val="18"/>
        </w:rPr>
        <w:fldChar w:fldCharType="end"/>
      </w:r>
      <w:bookmarkStart w:id="0" w:name="_GoBack"/>
      <w:bookmarkEnd w:id="0"/>
    </w:p>
    <w:sectPr w:rsidR="00137EDA" w:rsidRPr="000F1FC5" w:rsidSect="000F1FC5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altName w:val="Times New Roman PSMT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wserdepdw2wbexd5aptwdtrzeaw922edsx&quot;&gt;RA-Pharmacogenetics&lt;record-ids&gt;&lt;item&gt;11620&lt;/item&gt;&lt;item&gt;11621&lt;/item&gt;&lt;item&gt;11622&lt;/item&gt;&lt;item&gt;11623&lt;/item&gt;&lt;item&gt;11624&lt;/item&gt;&lt;item&gt;11625&lt;/item&gt;&lt;item&gt;11626&lt;/item&gt;&lt;item&gt;11627&lt;/item&gt;&lt;item&gt;11628&lt;/item&gt;&lt;item&gt;11629&lt;/item&gt;&lt;item&gt;11630&lt;/item&gt;&lt;item&gt;11631&lt;/item&gt;&lt;item&gt;11679&lt;/item&gt;&lt;item&gt;11680&lt;/item&gt;&lt;item&gt;11681&lt;/item&gt;&lt;item&gt;11682&lt;/item&gt;&lt;item&gt;11683&lt;/item&gt;&lt;item&gt;11684&lt;/item&gt;&lt;item&gt;11685&lt;/item&gt;&lt;item&gt;11686&lt;/item&gt;&lt;item&gt;11687&lt;/item&gt;&lt;item&gt;11688&lt;/item&gt;&lt;item&gt;11689&lt;/item&gt;&lt;item&gt;11690&lt;/item&gt;&lt;item&gt;11691&lt;/item&gt;&lt;item&gt;11692&lt;/item&gt;&lt;item&gt;11693&lt;/item&gt;&lt;/record-ids&gt;&lt;/item&gt;&lt;/Libraries&gt;"/>
  </w:docVars>
  <w:rsids>
    <w:rsidRoot w:val="000F1FC5"/>
    <w:rsid w:val="000F1FC5"/>
    <w:rsid w:val="00137E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1270517-458B-415C-853B-2F248E3733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0F1FC5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1FC5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F1FC5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1FC5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C70794AC.dotm</Template>
  <TotalTime>1</TotalTime>
  <Pages>1</Pages>
  <Words>771</Words>
  <Characters>4398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5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</cp:revision>
  <dcterms:created xsi:type="dcterms:W3CDTF">2020-01-31T03:12:00Z</dcterms:created>
  <dcterms:modified xsi:type="dcterms:W3CDTF">2020-01-31T03:13:00Z</dcterms:modified>
</cp:coreProperties>
</file>